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76352" w:rsidRDefault="00C76352" w:rsidP="00C76352">
      <w:pPr>
        <w:pStyle w:val="Heading1"/>
        <w:jc w:val="center"/>
        <w:rPr>
          <w:rFonts w:asciiTheme="majorBidi" w:hAnsiTheme="majorBidi"/>
          <w:color w:val="auto"/>
          <w:sz w:val="24"/>
          <w:szCs w:val="24"/>
        </w:rPr>
      </w:pPr>
      <w:bookmarkStart w:id="0" w:name="_Toc138620766"/>
      <w:r w:rsidRPr="00067490">
        <w:rPr>
          <w:rFonts w:asciiTheme="majorBidi" w:hAnsiTheme="majorBidi"/>
          <w:color w:val="auto"/>
          <w:sz w:val="24"/>
          <w:szCs w:val="24"/>
        </w:rPr>
        <w:t>DAFTAR PUSTAKA</w:t>
      </w:r>
      <w:bookmarkStart w:id="1" w:name="_GoBack"/>
      <w:bookmarkEnd w:id="0"/>
      <w:bookmarkEnd w:id="1"/>
    </w:p>
    <w:p w:rsidR="00C76352" w:rsidRPr="002B0148" w:rsidRDefault="00C76352" w:rsidP="00C7635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Theme="majorBidi" w:hAnsiTheme="majorBidi" w:cstheme="majorBidi"/>
          <w:sz w:val="24"/>
          <w:szCs w:val="24"/>
        </w:rPr>
      </w:pPr>
      <w:r w:rsidRPr="002B0148">
        <w:rPr>
          <w:rFonts w:asciiTheme="majorBidi" w:eastAsiaTheme="majorEastAsia" w:hAnsiTheme="majorBidi" w:cstheme="majorBidi"/>
          <w:sz w:val="24"/>
          <w:szCs w:val="24"/>
        </w:rPr>
        <w:fldChar w:fldCharType="begin" w:fldLock="1"/>
      </w:r>
      <w:r w:rsidRPr="002B0148">
        <w:rPr>
          <w:rFonts w:asciiTheme="majorBidi" w:eastAsiaTheme="majorEastAsia" w:hAnsiTheme="majorBidi" w:cstheme="majorBidi"/>
          <w:sz w:val="24"/>
          <w:szCs w:val="24"/>
        </w:rPr>
        <w:instrText xml:space="preserve">ADDIN Mendeley Bibliography CSL_BIBLIOGRAPHY </w:instrText>
      </w:r>
      <w:r w:rsidRPr="002B0148">
        <w:rPr>
          <w:rFonts w:asciiTheme="majorBidi" w:eastAsiaTheme="majorEastAsia" w:hAnsiTheme="majorBidi" w:cstheme="majorBidi"/>
          <w:sz w:val="24"/>
          <w:szCs w:val="24"/>
        </w:rPr>
        <w:fldChar w:fldCharType="separate"/>
      </w: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Aisyah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Ain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N.,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Syachruroj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A., &amp;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Hendracipt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, N. (2021)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Pengembang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LKPD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Berbasi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Problem Based Learning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ad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Mata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elajar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IPA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ter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Gaya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JPD: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Jurnal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endidika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Dasar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</w:t>
      </w:r>
      <w:r w:rsidRPr="002B0148">
        <w:rPr>
          <w:rFonts w:asciiTheme="majorBidi" w:hAnsiTheme="majorBidi" w:cstheme="majorBidi"/>
          <w:i/>
          <w:iCs/>
          <w:sz w:val="24"/>
          <w:szCs w:val="24"/>
        </w:rPr>
        <w:t>Volume 2</w:t>
      </w:r>
      <w:r w:rsidRPr="002B0148">
        <w:rPr>
          <w:rFonts w:asciiTheme="majorBidi" w:hAnsiTheme="majorBidi" w:cstheme="majorBidi"/>
          <w:sz w:val="24"/>
          <w:szCs w:val="24"/>
        </w:rPr>
        <w:t>, 28–34. https://ojs3.unpatti.ac.id/index.php/jpmu%0A</w:t>
      </w:r>
    </w:p>
    <w:p w:rsidR="00C76352" w:rsidRPr="002B0148" w:rsidRDefault="00C76352" w:rsidP="00C7635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And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P.,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Ariswoyo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S., &amp;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ujib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, A. (2021)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Kemampu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emecah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salah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temati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temati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Sisw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antar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Model Problem Based Learning (PBL)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deng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Model Think Pair Share (TPS)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Berbantu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Autograph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Edumaspul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: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Jurnal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endidik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</w:t>
      </w:r>
      <w:r w:rsidRPr="002B0148">
        <w:rPr>
          <w:rFonts w:asciiTheme="majorBidi" w:hAnsiTheme="majorBidi" w:cstheme="majorBidi"/>
          <w:i/>
          <w:iCs/>
          <w:sz w:val="24"/>
          <w:szCs w:val="24"/>
        </w:rPr>
        <w:t>5</w:t>
      </w:r>
      <w:r w:rsidRPr="002B0148">
        <w:rPr>
          <w:rFonts w:asciiTheme="majorBidi" w:hAnsiTheme="majorBidi" w:cstheme="majorBidi"/>
          <w:sz w:val="24"/>
          <w:szCs w:val="24"/>
        </w:rPr>
        <w:t>(1), 31–39. https://doi.org/10.33487/edumaspul.v5i1.977</w:t>
      </w:r>
    </w:p>
    <w:p w:rsidR="00C76352" w:rsidRPr="002B0148" w:rsidRDefault="00C76352" w:rsidP="00C7635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r w:rsidRPr="002B0148">
        <w:rPr>
          <w:rFonts w:asciiTheme="majorBidi" w:hAnsiTheme="majorBidi" w:cstheme="majorBidi"/>
          <w:sz w:val="24"/>
          <w:szCs w:val="24"/>
        </w:rPr>
        <w:t>Ariand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Y. (2016). </w:t>
      </w: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Analisi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Kemampu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emecah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salah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temati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Berdasark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Aktivita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Belajar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ad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Model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embelajar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PBL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PRISMA,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rosiding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Seminar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Nasional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Matematik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</w:t>
      </w:r>
      <w:proofErr w:type="gramStart"/>
      <w:r w:rsidRPr="002B0148">
        <w:rPr>
          <w:rFonts w:asciiTheme="majorBidi" w:hAnsiTheme="majorBidi" w:cstheme="majorBidi"/>
          <w:i/>
          <w:iCs/>
          <w:sz w:val="24"/>
          <w:szCs w:val="24"/>
        </w:rPr>
        <w:t>X</w:t>
      </w:r>
      <w:r w:rsidRPr="002B0148">
        <w:rPr>
          <w:rFonts w:asciiTheme="majorBidi" w:hAnsiTheme="majorBidi" w:cstheme="majorBidi"/>
          <w:sz w:val="24"/>
          <w:szCs w:val="24"/>
        </w:rPr>
        <w:t>(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>1996), 579–585. https://journal.unnes.ac.id/sju/index.php/prisma/article/view/21561</w:t>
      </w:r>
    </w:p>
    <w:p w:rsidR="00C76352" w:rsidRPr="002B0148" w:rsidRDefault="00C76352" w:rsidP="00C7635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Astut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A.,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Zulfah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Z., &amp;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Ri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, D. (2021)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Pengembang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Lembar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Kerj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esert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Didik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(LKPD)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Berbasi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Etnomatematik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ad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ter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Bangu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Ruang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Sis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Datar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Kela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VIII SMP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Neger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11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Tapung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Jurnal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endidika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Tambusa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</w:t>
      </w:r>
      <w:r w:rsidRPr="002B0148">
        <w:rPr>
          <w:rFonts w:asciiTheme="majorBidi" w:hAnsiTheme="majorBidi" w:cstheme="majorBidi"/>
          <w:i/>
          <w:iCs/>
          <w:sz w:val="24"/>
          <w:szCs w:val="24"/>
        </w:rPr>
        <w:t>5</w:t>
      </w:r>
      <w:r w:rsidRPr="002B0148">
        <w:rPr>
          <w:rFonts w:asciiTheme="majorBidi" w:hAnsiTheme="majorBidi" w:cstheme="majorBidi"/>
          <w:sz w:val="24"/>
          <w:szCs w:val="24"/>
        </w:rPr>
        <w:t>(3), 9222–9231. https://doi.org/10.31004/jptam.v5i3.2452</w:t>
      </w:r>
    </w:p>
    <w:p w:rsidR="00C76352" w:rsidRPr="002B0148" w:rsidRDefault="00C76352" w:rsidP="00C7635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Bahr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, S. (2020)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Pengembang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et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Konsep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ad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Model Problem Based Learning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Untuk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eningkatk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Kemampu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emecah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salah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temati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d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Komunikas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temati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Sisw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Jurnal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MathEducatio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Nusantara</w:t>
      </w:r>
      <w:r w:rsidRPr="002B0148">
        <w:rPr>
          <w:rFonts w:asciiTheme="majorBidi" w:hAnsiTheme="majorBidi" w:cstheme="majorBidi"/>
          <w:sz w:val="24"/>
          <w:szCs w:val="24"/>
        </w:rPr>
        <w:t xml:space="preserve">, </w:t>
      </w:r>
      <w:r w:rsidRPr="002B0148">
        <w:rPr>
          <w:rFonts w:asciiTheme="majorBidi" w:hAnsiTheme="majorBidi" w:cstheme="majorBidi"/>
          <w:i/>
          <w:iCs/>
          <w:sz w:val="24"/>
          <w:szCs w:val="24"/>
        </w:rPr>
        <w:t>3</w:t>
      </w:r>
      <w:r w:rsidRPr="002B0148">
        <w:rPr>
          <w:rFonts w:asciiTheme="majorBidi" w:hAnsiTheme="majorBidi" w:cstheme="majorBidi"/>
          <w:sz w:val="24"/>
          <w:szCs w:val="24"/>
        </w:rPr>
        <w:t>(1), 13–23.</w:t>
      </w:r>
    </w:p>
    <w:p w:rsidR="00C76352" w:rsidRPr="002B0148" w:rsidRDefault="00C76352" w:rsidP="00C7635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r w:rsidRPr="002B0148">
        <w:rPr>
          <w:rFonts w:asciiTheme="majorBidi" w:hAnsiTheme="majorBidi" w:cstheme="majorBidi"/>
          <w:sz w:val="24"/>
          <w:szCs w:val="24"/>
        </w:rPr>
        <w:t>Baktiar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P. (2021).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Berbasis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Etnomatematika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Denga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ermaina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Engklek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Kelas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Vii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Smp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Negeri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1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Malangke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Barat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Berbasis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Etnomatematika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Denga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ermaina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Engklek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Kelas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gramStart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Vi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Sd</w:t>
      </w:r>
      <w:proofErr w:type="spellEnd"/>
      <w:proofErr w:type="gram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Negeri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1</w:t>
      </w:r>
      <w:r w:rsidRPr="002B0148">
        <w:rPr>
          <w:rFonts w:asciiTheme="majorBidi" w:hAnsiTheme="majorBidi" w:cstheme="majorBidi"/>
          <w:sz w:val="24"/>
          <w:szCs w:val="24"/>
        </w:rPr>
        <w:t xml:space="preserve">. </w:t>
      </w:r>
      <w:proofErr w:type="gramStart"/>
      <w:r w:rsidRPr="002B0148">
        <w:rPr>
          <w:rFonts w:asciiTheme="majorBidi" w:hAnsiTheme="majorBidi" w:cstheme="majorBidi"/>
          <w:sz w:val="24"/>
          <w:szCs w:val="24"/>
        </w:rPr>
        <w:t>19–83.</w:t>
      </w:r>
      <w:proofErr w:type="gramEnd"/>
    </w:p>
    <w:p w:rsidR="00C76352" w:rsidRPr="002B0148" w:rsidRDefault="00C76352" w:rsidP="00C7635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Theme="majorBidi" w:hAnsiTheme="majorBidi" w:cstheme="majorBidi"/>
          <w:sz w:val="24"/>
          <w:szCs w:val="24"/>
        </w:rPr>
      </w:pPr>
      <w:proofErr w:type="gramStart"/>
      <w:r w:rsidRPr="002B0148">
        <w:rPr>
          <w:rFonts w:asciiTheme="majorBidi" w:hAnsiTheme="majorBidi" w:cstheme="majorBidi"/>
          <w:sz w:val="24"/>
          <w:szCs w:val="24"/>
        </w:rPr>
        <w:t xml:space="preserve">Bernard, M.,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Nurmal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N., Mariam, S., &amp;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Rustyan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, N. (2018)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Analisi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Kemampu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emecah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salah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temati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temati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Sisw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SMP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Kela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IX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ad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ter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Bangu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Datar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r w:rsidRPr="002B0148">
        <w:rPr>
          <w:rFonts w:asciiTheme="majorBidi" w:hAnsiTheme="majorBidi" w:cstheme="majorBidi"/>
          <w:i/>
          <w:iCs/>
          <w:sz w:val="24"/>
          <w:szCs w:val="24"/>
        </w:rPr>
        <w:t>SJME (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Supremum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Journal of Mathematics Education)</w:t>
      </w:r>
      <w:r w:rsidRPr="002B0148">
        <w:rPr>
          <w:rFonts w:asciiTheme="majorBidi" w:hAnsiTheme="majorBidi" w:cstheme="majorBidi"/>
          <w:sz w:val="24"/>
          <w:szCs w:val="24"/>
        </w:rPr>
        <w:t xml:space="preserve">, </w:t>
      </w:r>
      <w:r w:rsidRPr="002B0148">
        <w:rPr>
          <w:rFonts w:asciiTheme="majorBidi" w:hAnsiTheme="majorBidi" w:cstheme="majorBidi"/>
          <w:i/>
          <w:iCs/>
          <w:sz w:val="24"/>
          <w:szCs w:val="24"/>
        </w:rPr>
        <w:t>2</w:t>
      </w:r>
      <w:r w:rsidRPr="002B0148">
        <w:rPr>
          <w:rFonts w:asciiTheme="majorBidi" w:hAnsiTheme="majorBidi" w:cstheme="majorBidi"/>
          <w:sz w:val="24"/>
          <w:szCs w:val="24"/>
        </w:rPr>
        <w:t>(2), 77–83. https://doi.org/10.35706/sjme.v2i2.1317</w:t>
      </w:r>
    </w:p>
    <w:p w:rsidR="00C76352" w:rsidRPr="002B0148" w:rsidRDefault="00C76352" w:rsidP="00C7635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Budiart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E.,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Arian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, N. M., &amp; Asmara, A. (2022)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Bangu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Ruang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Sisi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Datar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Berkonteks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Bengkulu</w:t>
      </w:r>
      <w:r w:rsidRPr="002B0148">
        <w:rPr>
          <w:rFonts w:asciiTheme="majorBidi" w:hAnsiTheme="majorBidi" w:cstheme="majorBidi"/>
          <w:sz w:val="24"/>
          <w:szCs w:val="24"/>
        </w:rPr>
        <w:t xml:space="preserve">. </w:t>
      </w:r>
      <w:r w:rsidRPr="002B0148">
        <w:rPr>
          <w:rFonts w:asciiTheme="majorBidi" w:hAnsiTheme="majorBidi" w:cstheme="majorBidi"/>
          <w:i/>
          <w:iCs/>
          <w:sz w:val="24"/>
          <w:szCs w:val="24"/>
        </w:rPr>
        <w:t>9</w:t>
      </w:r>
      <w:r w:rsidRPr="002B0148">
        <w:rPr>
          <w:rFonts w:asciiTheme="majorBidi" w:hAnsiTheme="majorBidi" w:cstheme="majorBidi"/>
          <w:sz w:val="24"/>
          <w:szCs w:val="24"/>
        </w:rPr>
        <w:t>(3), 165–175.</w:t>
      </w:r>
    </w:p>
    <w:p w:rsidR="00C76352" w:rsidRPr="002B0148" w:rsidRDefault="00C76352" w:rsidP="00C7635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r w:rsidRPr="002B0148">
        <w:rPr>
          <w:rFonts w:asciiTheme="majorBidi" w:hAnsiTheme="majorBidi" w:cstheme="majorBidi"/>
          <w:sz w:val="24"/>
          <w:szCs w:val="24"/>
        </w:rPr>
        <w:t>De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C.,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Nasutio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A.,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Zahar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C. L., Muslim, U., Al, N., Medan, W.,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Belajar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A., &amp; Learning, P. B. (2023).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Aktivitas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Belajar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Matematika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Denga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Model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embelajara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bl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gramStart"/>
      <w:r w:rsidRPr="002B0148">
        <w:rPr>
          <w:rFonts w:asciiTheme="majorBidi" w:hAnsiTheme="majorBidi" w:cstheme="majorBidi"/>
          <w:i/>
          <w:iCs/>
          <w:sz w:val="24"/>
          <w:szCs w:val="24"/>
        </w:rPr>
        <w:t>( Problem</w:t>
      </w:r>
      <w:proofErr w:type="gram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Based Learning )</w:t>
      </w:r>
      <w:r w:rsidRPr="002B0148">
        <w:rPr>
          <w:rFonts w:asciiTheme="majorBidi" w:hAnsiTheme="majorBidi" w:cstheme="majorBidi"/>
          <w:sz w:val="24"/>
          <w:szCs w:val="24"/>
        </w:rPr>
        <w:t xml:space="preserve">. </w:t>
      </w:r>
      <w:r w:rsidRPr="002B0148">
        <w:rPr>
          <w:rFonts w:asciiTheme="majorBidi" w:hAnsiTheme="majorBidi" w:cstheme="majorBidi"/>
          <w:i/>
          <w:iCs/>
          <w:sz w:val="24"/>
          <w:szCs w:val="24"/>
        </w:rPr>
        <w:t>6</w:t>
      </w:r>
      <w:r w:rsidRPr="002B0148">
        <w:rPr>
          <w:rFonts w:asciiTheme="majorBidi" w:hAnsiTheme="majorBidi" w:cstheme="majorBidi"/>
          <w:sz w:val="24"/>
          <w:szCs w:val="24"/>
        </w:rPr>
        <w:t>(1), 61–68.</w:t>
      </w:r>
    </w:p>
    <w:p w:rsidR="00C76352" w:rsidRPr="002B0148" w:rsidRDefault="00C76352" w:rsidP="00C7635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r w:rsidRPr="002B0148">
        <w:rPr>
          <w:rFonts w:asciiTheme="majorBidi" w:hAnsiTheme="majorBidi" w:cstheme="majorBidi"/>
          <w:sz w:val="24"/>
          <w:szCs w:val="24"/>
        </w:rPr>
        <w:t>Erm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N. (2017). </w:t>
      </w: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Pengguna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Media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Lembar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Kerj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Sisw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(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Lk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)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Dalam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eningkatk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Hasil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Belajar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Sosiolog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Sisw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Kela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Xi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Sm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15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ekanbaru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Jurnal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endidik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</w:t>
      </w:r>
      <w:r w:rsidRPr="002B0148">
        <w:rPr>
          <w:rFonts w:asciiTheme="majorBidi" w:hAnsiTheme="majorBidi" w:cstheme="majorBidi"/>
          <w:i/>
          <w:iCs/>
          <w:sz w:val="24"/>
          <w:szCs w:val="24"/>
        </w:rPr>
        <w:t>8</w:t>
      </w:r>
      <w:r w:rsidRPr="002B0148">
        <w:rPr>
          <w:rFonts w:asciiTheme="majorBidi" w:hAnsiTheme="majorBidi" w:cstheme="majorBidi"/>
          <w:sz w:val="24"/>
          <w:szCs w:val="24"/>
        </w:rPr>
        <w:t>(1), 37–45.</w:t>
      </w:r>
    </w:p>
    <w:p w:rsidR="00C76352" w:rsidRPr="002B0148" w:rsidRDefault="00C76352" w:rsidP="00C7635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r w:rsidRPr="002B0148">
        <w:rPr>
          <w:rFonts w:asciiTheme="majorBidi" w:hAnsiTheme="majorBidi" w:cstheme="majorBidi"/>
          <w:sz w:val="24"/>
          <w:szCs w:val="24"/>
        </w:rPr>
        <w:lastRenderedPageBreak/>
        <w:t>Iriant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N. P. (2020). </w:t>
      </w: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Analisi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Kemampu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enalar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Sisw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dalam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emecahk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salah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tematik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Berdasark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Langkah-Langkah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oly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gramStart"/>
      <w:r w:rsidRPr="002B0148">
        <w:rPr>
          <w:rFonts w:asciiTheme="majorBidi" w:hAnsiTheme="majorBidi" w:cstheme="majorBidi"/>
          <w:i/>
          <w:iCs/>
          <w:sz w:val="24"/>
          <w:szCs w:val="24"/>
        </w:rPr>
        <w:t>MUST: Journal of Mathematics Education, Science and Technology</w:t>
      </w:r>
      <w:r w:rsidRPr="002B0148">
        <w:rPr>
          <w:rFonts w:asciiTheme="majorBidi" w:hAnsiTheme="majorBidi" w:cstheme="majorBidi"/>
          <w:sz w:val="24"/>
          <w:szCs w:val="24"/>
        </w:rPr>
        <w:t xml:space="preserve">, </w:t>
      </w:r>
      <w:r w:rsidRPr="002B0148">
        <w:rPr>
          <w:rFonts w:asciiTheme="majorBidi" w:hAnsiTheme="majorBidi" w:cstheme="majorBidi"/>
          <w:i/>
          <w:iCs/>
          <w:sz w:val="24"/>
          <w:szCs w:val="24"/>
        </w:rPr>
        <w:t>5</w:t>
      </w:r>
      <w:r w:rsidRPr="002B0148">
        <w:rPr>
          <w:rFonts w:asciiTheme="majorBidi" w:hAnsiTheme="majorBidi" w:cstheme="majorBidi"/>
          <w:sz w:val="24"/>
          <w:szCs w:val="24"/>
        </w:rPr>
        <w:t>(1), 80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https://doi.org/10.30651/must.v5i1.3622</w:t>
      </w:r>
    </w:p>
    <w:p w:rsidR="00C76352" w:rsidRPr="002B0148" w:rsidRDefault="00C76352" w:rsidP="00C7635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Istikharah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R.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d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Z. S. (2017)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engembang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Lembar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Kegiat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esert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Didik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gramStart"/>
      <w:r w:rsidRPr="002B0148">
        <w:rPr>
          <w:rFonts w:asciiTheme="majorBidi" w:hAnsiTheme="majorBidi" w:cstheme="majorBidi"/>
          <w:sz w:val="24"/>
          <w:szCs w:val="24"/>
        </w:rPr>
        <w:t>( LKPD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)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Kela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X SMA / MA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ad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ter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okok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Protista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Berbasi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endekat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Ilmiah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.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Jurnal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endidika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Matematika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Dan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Sain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</w:t>
      </w:r>
      <w:r w:rsidRPr="002B0148">
        <w:rPr>
          <w:rFonts w:asciiTheme="majorBidi" w:hAnsiTheme="majorBidi" w:cstheme="majorBidi"/>
          <w:i/>
          <w:iCs/>
          <w:sz w:val="24"/>
          <w:szCs w:val="24"/>
        </w:rPr>
        <w:t>12</w:t>
      </w:r>
      <w:r w:rsidRPr="002B0148">
        <w:rPr>
          <w:rFonts w:asciiTheme="majorBidi" w:hAnsiTheme="majorBidi" w:cstheme="majorBidi"/>
          <w:sz w:val="24"/>
          <w:szCs w:val="24"/>
        </w:rPr>
        <w:t>(1), 1–6.</w:t>
      </w:r>
    </w:p>
    <w:p w:rsidR="00C76352" w:rsidRPr="002B0148" w:rsidRDefault="00C76352" w:rsidP="00C7635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Lubi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S. I.,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ujib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A., &amp;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Siregar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, H. (2018)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Eksploras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Etnomatematik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ad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Alat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usik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Gordang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Sambil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Edumatika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 :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Jurnal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Riset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endidika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Matematik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</w:t>
      </w:r>
      <w:r w:rsidRPr="002B0148">
        <w:rPr>
          <w:rFonts w:asciiTheme="majorBidi" w:hAnsiTheme="majorBidi" w:cstheme="majorBidi"/>
          <w:i/>
          <w:iCs/>
          <w:sz w:val="24"/>
          <w:szCs w:val="24"/>
        </w:rPr>
        <w:t>1</w:t>
      </w:r>
      <w:r w:rsidRPr="002B0148">
        <w:rPr>
          <w:rFonts w:asciiTheme="majorBidi" w:hAnsiTheme="majorBidi" w:cstheme="majorBidi"/>
          <w:sz w:val="24"/>
          <w:szCs w:val="24"/>
        </w:rPr>
        <w:t>(2), 1. https://doi.org/10.32939/ejrpm.v1i2.246</w:t>
      </w:r>
    </w:p>
    <w:p w:rsidR="00C76352" w:rsidRPr="002B0148" w:rsidRDefault="00C76352" w:rsidP="00C7635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Manurung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M. R. A., &amp;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rasety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, I. (2021)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engembanga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Lembar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Kerja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eserta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Didik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(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Lkpd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)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Matematika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Model E–Learning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Berbasis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Web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Untuk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Meningkatka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Motivasi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Belajar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Siswa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Smk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. http://repository.umsu.ac.id/handle/123456789/16620%0Ahttp://repository.umsu.ac.id/bitstream/handle/123456789/16620/Skripsi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Rizky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Anshor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nurung.pdf</w:t>
      </w:r>
      <w:proofErr w:type="gramStart"/>
      <w:r w:rsidRPr="002B0148">
        <w:rPr>
          <w:rFonts w:asciiTheme="majorBidi" w:hAnsiTheme="majorBidi" w:cstheme="majorBidi"/>
          <w:sz w:val="24"/>
          <w:szCs w:val="24"/>
        </w:rPr>
        <w:t>?sequence</w:t>
      </w:r>
      <w:proofErr w:type="spellEnd"/>
      <w:proofErr w:type="gramEnd"/>
      <w:r w:rsidRPr="002B0148">
        <w:rPr>
          <w:rFonts w:asciiTheme="majorBidi" w:hAnsiTheme="majorBidi" w:cstheme="majorBidi"/>
          <w:sz w:val="24"/>
          <w:szCs w:val="24"/>
        </w:rPr>
        <w:t>=1</w:t>
      </w:r>
    </w:p>
    <w:p w:rsidR="00C76352" w:rsidRPr="002B0148" w:rsidRDefault="00C76352" w:rsidP="00C7635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Masdar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, M., &amp; Lestari, N. (2021)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engembang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Lembar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Kerj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esert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Didik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Berbasi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Problem Based Learning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ad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Mata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elajar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tematik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ter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enjumlah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Kela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Ii Sd.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edagogi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: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Jurnal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Ilmiah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endidik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</w:t>
      </w:r>
      <w:r w:rsidRPr="002B0148">
        <w:rPr>
          <w:rFonts w:asciiTheme="majorBidi" w:hAnsiTheme="majorBidi" w:cstheme="majorBidi"/>
          <w:i/>
          <w:iCs/>
          <w:sz w:val="24"/>
          <w:szCs w:val="24"/>
        </w:rPr>
        <w:t>8</w:t>
      </w:r>
      <w:r w:rsidRPr="002B0148">
        <w:rPr>
          <w:rFonts w:asciiTheme="majorBidi" w:hAnsiTheme="majorBidi" w:cstheme="majorBidi"/>
          <w:sz w:val="24"/>
          <w:szCs w:val="24"/>
        </w:rPr>
        <w:t>(1), 16–21. https://doi.org/10.47662/pedagogi.v8i1.239</w:t>
      </w:r>
    </w:p>
    <w:p w:rsidR="00C76352" w:rsidRPr="002B0148" w:rsidRDefault="00C76352" w:rsidP="00C7635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Mulyat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, T. (2016)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Kemampu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emecah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salah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temati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temati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Sisw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Sekolah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Dasar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EduHumaniora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|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Jurnal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endidika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Dasar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Kampus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Cibiru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</w:t>
      </w:r>
      <w:r w:rsidRPr="002B0148">
        <w:rPr>
          <w:rFonts w:asciiTheme="majorBidi" w:hAnsiTheme="majorBidi" w:cstheme="majorBidi"/>
          <w:i/>
          <w:iCs/>
          <w:sz w:val="24"/>
          <w:szCs w:val="24"/>
        </w:rPr>
        <w:t>3</w:t>
      </w:r>
      <w:r w:rsidRPr="002B0148">
        <w:rPr>
          <w:rFonts w:asciiTheme="majorBidi" w:hAnsiTheme="majorBidi" w:cstheme="majorBidi"/>
          <w:sz w:val="24"/>
          <w:szCs w:val="24"/>
        </w:rPr>
        <w:t>(2), 546–551. https://doi.org/10.17509/eh.v3i2.2807</w:t>
      </w:r>
    </w:p>
    <w:p w:rsidR="00C76352" w:rsidRPr="002B0148" w:rsidRDefault="00C76352" w:rsidP="00C7635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Nadhifah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G., &amp;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Afriansyah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, E. A. (2016)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Peningkat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Kemampu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emecah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salah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temati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temati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Sisw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deng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enerapk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Model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embelajar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Problem Based Learning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d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Inquiry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Mosharafa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: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Jurnal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endidika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Matematik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</w:t>
      </w:r>
      <w:r w:rsidRPr="002B0148">
        <w:rPr>
          <w:rFonts w:asciiTheme="majorBidi" w:hAnsiTheme="majorBidi" w:cstheme="majorBidi"/>
          <w:i/>
          <w:iCs/>
          <w:sz w:val="24"/>
          <w:szCs w:val="24"/>
        </w:rPr>
        <w:t>5</w:t>
      </w:r>
      <w:r w:rsidRPr="002B0148">
        <w:rPr>
          <w:rFonts w:asciiTheme="majorBidi" w:hAnsiTheme="majorBidi" w:cstheme="majorBidi"/>
          <w:sz w:val="24"/>
          <w:szCs w:val="24"/>
        </w:rPr>
        <w:t>(1), 33–44. https://journal.umtas.ac.id/index.php/naturalistic/article/view/209</w:t>
      </w:r>
    </w:p>
    <w:p w:rsidR="00C76352" w:rsidRPr="002B0148" w:rsidRDefault="00C76352" w:rsidP="00C7635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Noveno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, C., &amp; Putra, A. (2022)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proofErr w:type="gramStart"/>
      <w:r w:rsidRPr="002B0148">
        <w:rPr>
          <w:rFonts w:asciiTheme="majorBidi" w:hAnsiTheme="majorBidi" w:cstheme="majorBidi"/>
          <w:i/>
          <w:iCs/>
          <w:sz w:val="24"/>
          <w:szCs w:val="24"/>
        </w:rPr>
        <w:t>Pengembanga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Lembar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Kerja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Siswa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Etnomatematika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Jajana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asar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Tradisional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Kota Pontianak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ada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Materi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Bangu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Ruang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Sisi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Datar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r w:rsidRPr="002B0148">
        <w:rPr>
          <w:rFonts w:asciiTheme="majorBidi" w:hAnsiTheme="majorBidi" w:cstheme="majorBidi"/>
          <w:i/>
          <w:iCs/>
          <w:sz w:val="24"/>
          <w:szCs w:val="24"/>
        </w:rPr>
        <w:t>1</w:t>
      </w:r>
      <w:r w:rsidRPr="002B0148">
        <w:rPr>
          <w:rFonts w:asciiTheme="majorBidi" w:hAnsiTheme="majorBidi" w:cstheme="majorBidi"/>
          <w:sz w:val="24"/>
          <w:szCs w:val="24"/>
        </w:rPr>
        <w:t>(2), 144–152.</w:t>
      </w:r>
    </w:p>
    <w:p w:rsidR="00C76352" w:rsidRPr="002B0148" w:rsidRDefault="00C76352" w:rsidP="00C7635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Nurdyansyah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&amp;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utala’liah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, N. (2015)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Pengembang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Bah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Ajar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odul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Ilmu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engetahu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Alambag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Sisw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Kela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IV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Sekolah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Dasar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Program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Studi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endidika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Guru Madrasa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Ibtida’iyah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Fakultas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Agama Islam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Universitas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Muhammadiyah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Sidoarjo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</w:t>
      </w:r>
      <w:r w:rsidRPr="002B0148">
        <w:rPr>
          <w:rFonts w:asciiTheme="majorBidi" w:hAnsiTheme="majorBidi" w:cstheme="majorBidi"/>
          <w:i/>
          <w:iCs/>
          <w:sz w:val="24"/>
          <w:szCs w:val="24"/>
        </w:rPr>
        <w:t>41</w:t>
      </w:r>
      <w:r w:rsidRPr="002B0148">
        <w:rPr>
          <w:rFonts w:asciiTheme="majorBidi" w:hAnsiTheme="majorBidi" w:cstheme="majorBidi"/>
          <w:sz w:val="24"/>
          <w:szCs w:val="24"/>
        </w:rPr>
        <w:t>(20), 1–15.</w:t>
      </w:r>
    </w:p>
    <w:p w:rsidR="00C76352" w:rsidRPr="002B0148" w:rsidRDefault="00C76352" w:rsidP="00C7635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Oktarin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A.,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Luthfian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M., &amp;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Refiant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, R. (2019)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Pengembang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Lembar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Kerj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Sisw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(LKS)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Etnomatematik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Berbasi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enemu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Terbimbing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ad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ter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Bangu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Ruang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Sis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Datar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Jurnal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endidika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Matematika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(JUDIKA EDUCATION)</w:t>
      </w:r>
      <w:r w:rsidRPr="002B0148">
        <w:rPr>
          <w:rFonts w:asciiTheme="majorBidi" w:hAnsiTheme="majorBidi" w:cstheme="majorBidi"/>
          <w:sz w:val="24"/>
          <w:szCs w:val="24"/>
        </w:rPr>
        <w:t xml:space="preserve">, </w:t>
      </w:r>
      <w:r w:rsidRPr="002B0148">
        <w:rPr>
          <w:rFonts w:asciiTheme="majorBidi" w:hAnsiTheme="majorBidi" w:cstheme="majorBidi"/>
          <w:i/>
          <w:iCs/>
          <w:sz w:val="24"/>
          <w:szCs w:val="24"/>
        </w:rPr>
        <w:t>2</w:t>
      </w:r>
      <w:r w:rsidRPr="002B0148">
        <w:rPr>
          <w:rFonts w:asciiTheme="majorBidi" w:hAnsiTheme="majorBidi" w:cstheme="majorBidi"/>
          <w:sz w:val="24"/>
          <w:szCs w:val="24"/>
        </w:rPr>
        <w:t>(2), 91–101. https://doi.org/10.31539/judika.v2i2.887</w:t>
      </w:r>
    </w:p>
    <w:p w:rsidR="00C76352" w:rsidRPr="002B0148" w:rsidRDefault="00C76352" w:rsidP="00C7635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lastRenderedPageBreak/>
        <w:t>Paramarth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I. G. L.,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Suhart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I. G. P., &amp;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arwat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, N. N. (2020)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Penerap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Lembar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Kerj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Sisw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(LKS)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tematik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Berbasi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Etnomatik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untuk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eningkatk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Kemampu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emecah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salah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temati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d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embangu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Karakter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ositif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r w:rsidRPr="002B0148">
        <w:rPr>
          <w:rFonts w:asciiTheme="majorBidi" w:hAnsiTheme="majorBidi" w:cstheme="majorBidi"/>
          <w:i/>
          <w:iCs/>
          <w:sz w:val="24"/>
          <w:szCs w:val="24"/>
        </w:rPr>
        <w:t>Journal for Lesson and Learning Studies</w:t>
      </w:r>
      <w:r w:rsidRPr="002B0148">
        <w:rPr>
          <w:rFonts w:asciiTheme="majorBidi" w:hAnsiTheme="majorBidi" w:cstheme="majorBidi"/>
          <w:sz w:val="24"/>
          <w:szCs w:val="24"/>
        </w:rPr>
        <w:t xml:space="preserve">, </w:t>
      </w:r>
      <w:r w:rsidRPr="002B0148">
        <w:rPr>
          <w:rFonts w:asciiTheme="majorBidi" w:hAnsiTheme="majorBidi" w:cstheme="majorBidi"/>
          <w:i/>
          <w:iCs/>
          <w:sz w:val="24"/>
          <w:szCs w:val="24"/>
        </w:rPr>
        <w:t>3</w:t>
      </w:r>
      <w:r w:rsidRPr="002B0148">
        <w:rPr>
          <w:rFonts w:asciiTheme="majorBidi" w:hAnsiTheme="majorBidi" w:cstheme="majorBidi"/>
          <w:sz w:val="24"/>
          <w:szCs w:val="24"/>
        </w:rPr>
        <w:t>(1), 30–40.</w:t>
      </w:r>
    </w:p>
    <w:p w:rsidR="00C76352" w:rsidRPr="002B0148" w:rsidRDefault="00C76352" w:rsidP="00C7635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Pawestr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E., &amp;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Zulfiat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, H. M. (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n.d.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)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Mengakomodasi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Keberagama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Siswa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ada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embelajar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.</w:t>
      </w:r>
    </w:p>
    <w:p w:rsidR="00C76352" w:rsidRPr="002B0148" w:rsidRDefault="00C76352" w:rsidP="00C7635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Punaj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, S. (2012)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proofErr w:type="gramStart"/>
      <w:r w:rsidRPr="002B0148">
        <w:rPr>
          <w:rFonts w:asciiTheme="majorBidi" w:hAnsiTheme="majorBidi" w:cstheme="majorBidi"/>
          <w:i/>
          <w:iCs/>
          <w:sz w:val="24"/>
          <w:szCs w:val="24"/>
        </w:rPr>
        <w:t>Metode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enelitia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endidika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da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engembang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.</w:t>
      </w:r>
      <w:proofErr w:type="gramEnd"/>
    </w:p>
    <w:p w:rsidR="00C76352" w:rsidRPr="002B0148" w:rsidRDefault="00C76352" w:rsidP="00C7635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r w:rsidRPr="002B0148">
        <w:rPr>
          <w:rFonts w:asciiTheme="majorBidi" w:hAnsiTheme="majorBidi" w:cstheme="majorBidi"/>
          <w:sz w:val="24"/>
          <w:szCs w:val="24"/>
        </w:rPr>
        <w:t>Purnamasar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Anggun</w:t>
      </w:r>
      <w:proofErr w:type="spellEnd"/>
      <w:proofErr w:type="gramStart"/>
      <w:r w:rsidRPr="002B0148">
        <w:rPr>
          <w:rFonts w:asciiTheme="majorBidi" w:hAnsiTheme="majorBidi" w:cstheme="majorBidi"/>
          <w:sz w:val="24"/>
          <w:szCs w:val="24"/>
        </w:rPr>
        <w:t>,  et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al. (2021).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engembang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Lembar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Kerj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esert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Didik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(LKPD)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Berbasi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Problem Based Instruction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ad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ter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ersama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Linear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Satu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Variabel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.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Jurnal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endidika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Guru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Matematik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</w:t>
      </w:r>
      <w:r w:rsidRPr="002B0148">
        <w:rPr>
          <w:rFonts w:asciiTheme="majorBidi" w:hAnsiTheme="majorBidi" w:cstheme="majorBidi"/>
          <w:i/>
          <w:iCs/>
          <w:sz w:val="24"/>
          <w:szCs w:val="24"/>
        </w:rPr>
        <w:t>1</w:t>
      </w:r>
      <w:r w:rsidRPr="002B0148">
        <w:rPr>
          <w:rFonts w:asciiTheme="majorBidi" w:hAnsiTheme="majorBidi" w:cstheme="majorBidi"/>
          <w:sz w:val="24"/>
          <w:szCs w:val="24"/>
        </w:rPr>
        <w:t>(1), 13–23.</w:t>
      </w:r>
    </w:p>
    <w:p w:rsidR="00C76352" w:rsidRPr="002B0148" w:rsidRDefault="00C76352" w:rsidP="00C7635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r w:rsidRPr="002B0148">
        <w:rPr>
          <w:rFonts w:asciiTheme="majorBidi" w:hAnsiTheme="majorBidi" w:cstheme="majorBidi"/>
          <w:sz w:val="24"/>
          <w:szCs w:val="24"/>
        </w:rPr>
        <w:t>Rakhmawat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R. (2016). </w:t>
      </w: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Aktivita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tematik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Berbasi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Buday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ad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syarakat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Lampung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r w:rsidRPr="002B0148">
        <w:rPr>
          <w:rFonts w:asciiTheme="majorBidi" w:hAnsiTheme="majorBidi" w:cstheme="majorBidi"/>
          <w:i/>
          <w:iCs/>
          <w:sz w:val="24"/>
          <w:szCs w:val="24"/>
        </w:rPr>
        <w:t>Al-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Jabar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 :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Jurnal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endidika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Matematik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</w:t>
      </w:r>
      <w:r w:rsidRPr="002B0148">
        <w:rPr>
          <w:rFonts w:asciiTheme="majorBidi" w:hAnsiTheme="majorBidi" w:cstheme="majorBidi"/>
          <w:i/>
          <w:iCs/>
          <w:sz w:val="24"/>
          <w:szCs w:val="24"/>
        </w:rPr>
        <w:t>7</w:t>
      </w:r>
      <w:r w:rsidRPr="002B0148">
        <w:rPr>
          <w:rFonts w:asciiTheme="majorBidi" w:hAnsiTheme="majorBidi" w:cstheme="majorBidi"/>
          <w:sz w:val="24"/>
          <w:szCs w:val="24"/>
        </w:rPr>
        <w:t>(2), 221–230. https://doi.org/10.24042/ajpm.v7i2.37</w:t>
      </w:r>
    </w:p>
    <w:p w:rsidR="00C76352" w:rsidRPr="002B0148" w:rsidRDefault="00C76352" w:rsidP="00C7635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Ramadhan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gramStart"/>
      <w:r w:rsidRPr="002B0148">
        <w:rPr>
          <w:rFonts w:asciiTheme="majorBidi" w:hAnsiTheme="majorBidi" w:cstheme="majorBidi"/>
          <w:sz w:val="24"/>
          <w:szCs w:val="24"/>
        </w:rPr>
        <w:t xml:space="preserve">(2018).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engaruh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embelajara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enemua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Terbimbing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Terhadap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Kemampua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emecaha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masalah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matematis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Matematik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r w:rsidRPr="002B0148">
        <w:rPr>
          <w:rFonts w:asciiTheme="majorBidi" w:hAnsiTheme="majorBidi" w:cstheme="majorBidi"/>
          <w:i/>
          <w:iCs/>
          <w:sz w:val="24"/>
          <w:szCs w:val="24"/>
        </w:rPr>
        <w:t>1</w:t>
      </w:r>
      <w:r w:rsidRPr="002B0148">
        <w:rPr>
          <w:rFonts w:asciiTheme="majorBidi" w:hAnsiTheme="majorBidi" w:cstheme="majorBidi"/>
          <w:sz w:val="24"/>
          <w:szCs w:val="24"/>
        </w:rPr>
        <w:t>(1), 104–110.</w:t>
      </w:r>
    </w:p>
    <w:p w:rsidR="00C76352" w:rsidRPr="002B0148" w:rsidRDefault="00C76352" w:rsidP="00C7635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Sarwoed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rink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D. O.,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Febrian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P., &amp;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Wirne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, I. N. (2018)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Efektifita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etnomatematik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dalam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eningkatk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kemampu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emaham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tematik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sisw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Jurnal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endidika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Matematika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Raflesi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</w:t>
      </w:r>
      <w:r w:rsidRPr="002B0148">
        <w:rPr>
          <w:rFonts w:asciiTheme="majorBidi" w:hAnsiTheme="majorBidi" w:cstheme="majorBidi"/>
          <w:i/>
          <w:iCs/>
          <w:sz w:val="24"/>
          <w:szCs w:val="24"/>
        </w:rPr>
        <w:t>03</w:t>
      </w:r>
      <w:r w:rsidRPr="002B0148">
        <w:rPr>
          <w:rFonts w:asciiTheme="majorBidi" w:hAnsiTheme="majorBidi" w:cstheme="majorBidi"/>
          <w:sz w:val="24"/>
          <w:szCs w:val="24"/>
        </w:rPr>
        <w:t>(02), 171–176. https://ejournal.unib.ac.id/index.php/jpmr/article/view/7521</w:t>
      </w:r>
    </w:p>
    <w:p w:rsidR="00C76352" w:rsidRPr="002B0148" w:rsidRDefault="00C76352" w:rsidP="00C7635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r w:rsidRPr="002B0148">
        <w:rPr>
          <w:rFonts w:asciiTheme="majorBidi" w:hAnsiTheme="majorBidi" w:cstheme="majorBidi"/>
          <w:sz w:val="24"/>
          <w:szCs w:val="24"/>
        </w:rPr>
        <w:t>Siagi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M. D. (2016). </w:t>
      </w: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Kemampu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koneks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tematik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dalam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embelajar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tematik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MES: Journal of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Matematics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Education and Science2</w:t>
      </w:r>
      <w:r w:rsidRPr="002B0148">
        <w:rPr>
          <w:rFonts w:asciiTheme="majorBidi" w:hAnsiTheme="majorBidi" w:cstheme="majorBidi"/>
          <w:sz w:val="24"/>
          <w:szCs w:val="24"/>
        </w:rPr>
        <w:t xml:space="preserve">, </w:t>
      </w:r>
      <w:r w:rsidRPr="002B0148">
        <w:rPr>
          <w:rFonts w:asciiTheme="majorBidi" w:hAnsiTheme="majorBidi" w:cstheme="majorBidi"/>
          <w:i/>
          <w:iCs/>
          <w:sz w:val="24"/>
          <w:szCs w:val="24"/>
        </w:rPr>
        <w:t>2</w:t>
      </w:r>
      <w:r w:rsidRPr="002B0148">
        <w:rPr>
          <w:rFonts w:asciiTheme="majorBidi" w:hAnsiTheme="majorBidi" w:cstheme="majorBidi"/>
          <w:sz w:val="24"/>
          <w:szCs w:val="24"/>
        </w:rPr>
        <w:t>(1), 58–67.</w:t>
      </w:r>
    </w:p>
    <w:p w:rsidR="00C76352" w:rsidRPr="002B0148" w:rsidRDefault="00C76352" w:rsidP="00C7635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r w:rsidRPr="002B0148">
        <w:rPr>
          <w:rFonts w:asciiTheme="majorBidi" w:hAnsiTheme="majorBidi" w:cstheme="majorBidi"/>
          <w:sz w:val="24"/>
          <w:szCs w:val="24"/>
        </w:rPr>
        <w:t>Siregar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T. J., &amp;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Khayroiyah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S. (2019). </w:t>
      </w: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Pengaruh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Model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embelajar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Kooperatif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Tipe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Jigsaw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Terhadap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Kemampu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emecah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salah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temati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temati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hasisw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Jurnal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MathEducatio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Nusantara</w:t>
      </w:r>
      <w:r w:rsidRPr="002B0148">
        <w:rPr>
          <w:rFonts w:asciiTheme="majorBidi" w:hAnsiTheme="majorBidi" w:cstheme="majorBidi"/>
          <w:sz w:val="24"/>
          <w:szCs w:val="24"/>
        </w:rPr>
        <w:t xml:space="preserve">, </w:t>
      </w:r>
      <w:r w:rsidRPr="002B0148">
        <w:rPr>
          <w:rFonts w:asciiTheme="majorBidi" w:hAnsiTheme="majorBidi" w:cstheme="majorBidi"/>
          <w:i/>
          <w:iCs/>
          <w:sz w:val="24"/>
          <w:szCs w:val="24"/>
        </w:rPr>
        <w:t>2</w:t>
      </w:r>
      <w:r w:rsidRPr="002B0148">
        <w:rPr>
          <w:rFonts w:asciiTheme="majorBidi" w:hAnsiTheme="majorBidi" w:cstheme="majorBidi"/>
          <w:sz w:val="24"/>
          <w:szCs w:val="24"/>
        </w:rPr>
        <w:t>(2), 150–154. http://jurnal.pascaumnaw.ac.id/index.php/JMN/article/view/85/75</w:t>
      </w:r>
    </w:p>
    <w:p w:rsidR="00C76352" w:rsidRPr="002B0148" w:rsidRDefault="00C76352" w:rsidP="00C7635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Sisk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, S. (2022)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engembang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Lkpd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tematik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ter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Bangu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Ruang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Berbasi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Etnomatik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(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elalu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Eksploras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Alat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usik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Tradisional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Kha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Batak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Toba).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Jurnal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Ilmiah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Mahasiswa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endidika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…</w:t>
      </w:r>
      <w:r w:rsidRPr="002B0148">
        <w:rPr>
          <w:rFonts w:asciiTheme="majorBidi" w:hAnsiTheme="majorBidi" w:cstheme="majorBidi"/>
          <w:sz w:val="24"/>
          <w:szCs w:val="24"/>
        </w:rPr>
        <w:t xml:space="preserve">, </w:t>
      </w:r>
      <w:r w:rsidRPr="002B0148">
        <w:rPr>
          <w:rFonts w:asciiTheme="majorBidi" w:hAnsiTheme="majorBidi" w:cstheme="majorBidi"/>
          <w:i/>
          <w:iCs/>
          <w:sz w:val="24"/>
          <w:szCs w:val="24"/>
        </w:rPr>
        <w:t>1</w:t>
      </w:r>
      <w:r w:rsidRPr="002B0148">
        <w:rPr>
          <w:rFonts w:asciiTheme="majorBidi" w:hAnsiTheme="majorBidi" w:cstheme="majorBidi"/>
          <w:sz w:val="24"/>
          <w:szCs w:val="24"/>
        </w:rPr>
        <w:t>, 1–9. http://jurnalmahasiswa.umsu.ac.id/index.php/jimedu/article/view/1186</w:t>
      </w:r>
    </w:p>
    <w:p w:rsidR="00C76352" w:rsidRPr="002B0148" w:rsidRDefault="00C76352" w:rsidP="00C7635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Sustriani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N., &amp;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Nst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>, A. S. (2022)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Etnomatematik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Bentuk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Jajan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asar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Tradisional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Di Kota Medan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Jurnal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endidika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Dan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Pengabdian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Masyarakat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</w:t>
      </w:r>
      <w:r w:rsidRPr="002B0148">
        <w:rPr>
          <w:rFonts w:asciiTheme="majorBidi" w:hAnsiTheme="majorBidi" w:cstheme="majorBidi"/>
          <w:i/>
          <w:iCs/>
          <w:sz w:val="24"/>
          <w:szCs w:val="24"/>
        </w:rPr>
        <w:t>2</w:t>
      </w:r>
      <w:r w:rsidRPr="002B0148">
        <w:rPr>
          <w:rFonts w:asciiTheme="majorBidi" w:hAnsiTheme="majorBidi" w:cstheme="majorBidi"/>
          <w:sz w:val="24"/>
          <w:szCs w:val="24"/>
        </w:rPr>
        <w:t>(1), 82–96.</w:t>
      </w:r>
    </w:p>
    <w:p w:rsidR="00487C38" w:rsidRDefault="00C76352" w:rsidP="00C7635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</w:pPr>
      <w:proofErr w:type="spellStart"/>
      <w:r w:rsidRPr="002B0148">
        <w:rPr>
          <w:rFonts w:asciiTheme="majorBidi" w:hAnsiTheme="majorBidi" w:cstheme="majorBidi"/>
          <w:sz w:val="24"/>
          <w:szCs w:val="24"/>
        </w:rPr>
        <w:t>Wijayanto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Z. (2017). </w:t>
      </w:r>
      <w:proofErr w:type="spellStart"/>
      <w:proofErr w:type="gramStart"/>
      <w:r w:rsidRPr="002B0148">
        <w:rPr>
          <w:rFonts w:asciiTheme="majorBidi" w:hAnsiTheme="majorBidi" w:cstheme="majorBidi"/>
          <w:sz w:val="24"/>
          <w:szCs w:val="24"/>
        </w:rPr>
        <w:t>Pengembang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erangkat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embelajara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Matematik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Berbasis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Etnomatematik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Pad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sz w:val="24"/>
          <w:szCs w:val="24"/>
        </w:rPr>
        <w:t>Keraton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 Yogyakarta.</w:t>
      </w:r>
      <w:proofErr w:type="gramEnd"/>
      <w:r w:rsidRPr="002B0148">
        <w:rPr>
          <w:rFonts w:asciiTheme="majorBidi" w:hAnsiTheme="majorBidi" w:cstheme="majorBidi"/>
          <w:sz w:val="24"/>
          <w:szCs w:val="24"/>
        </w:rPr>
        <w:t xml:space="preserve"> </w:t>
      </w:r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SOSIOHUMANIORA: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Jurnal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Ilmiah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Ilmu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Sosial</w:t>
      </w:r>
      <w:proofErr w:type="spellEnd"/>
      <w:r w:rsidRPr="002B0148">
        <w:rPr>
          <w:rFonts w:asciiTheme="majorBidi" w:hAnsiTheme="majorBidi" w:cstheme="majorBidi"/>
          <w:i/>
          <w:iCs/>
          <w:sz w:val="24"/>
          <w:szCs w:val="24"/>
        </w:rPr>
        <w:t xml:space="preserve"> Dan </w:t>
      </w:r>
      <w:proofErr w:type="spellStart"/>
      <w:r w:rsidRPr="002B0148">
        <w:rPr>
          <w:rFonts w:asciiTheme="majorBidi" w:hAnsiTheme="majorBidi" w:cstheme="majorBidi"/>
          <w:i/>
          <w:iCs/>
          <w:sz w:val="24"/>
          <w:szCs w:val="24"/>
        </w:rPr>
        <w:t>Humaniora</w:t>
      </w:r>
      <w:proofErr w:type="spellEnd"/>
      <w:r w:rsidRPr="002B0148">
        <w:rPr>
          <w:rFonts w:asciiTheme="majorBidi" w:hAnsiTheme="majorBidi" w:cstheme="majorBidi"/>
          <w:sz w:val="24"/>
          <w:szCs w:val="24"/>
        </w:rPr>
        <w:t xml:space="preserve">, </w:t>
      </w:r>
      <w:r w:rsidRPr="002B0148">
        <w:rPr>
          <w:rFonts w:asciiTheme="majorBidi" w:hAnsiTheme="majorBidi" w:cstheme="majorBidi"/>
          <w:i/>
          <w:iCs/>
          <w:sz w:val="24"/>
          <w:szCs w:val="24"/>
        </w:rPr>
        <w:t>3</w:t>
      </w:r>
      <w:r w:rsidRPr="002B0148">
        <w:rPr>
          <w:rFonts w:asciiTheme="majorBidi" w:hAnsiTheme="majorBidi" w:cstheme="majorBidi"/>
          <w:sz w:val="24"/>
          <w:szCs w:val="24"/>
        </w:rPr>
        <w:t>(1), 80–88. https://doi.org/10.30738/sosio.v3i1.1527</w:t>
      </w:r>
      <w:r w:rsidRPr="002B0148">
        <w:rPr>
          <w:rFonts w:asciiTheme="majorBidi" w:eastAsiaTheme="majorEastAsia" w:hAnsiTheme="majorBidi" w:cstheme="majorBidi"/>
          <w:sz w:val="24"/>
          <w:szCs w:val="24"/>
        </w:rPr>
        <w:fldChar w:fldCharType="end"/>
      </w:r>
    </w:p>
    <w:sectPr w:rsidR="00487C38" w:rsidSect="00C76352"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9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76352"/>
    <w:rsid w:val="00487C38"/>
    <w:rsid w:val="00C76352"/>
    <w:rsid w:val="00DB06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76352"/>
  </w:style>
  <w:style w:type="paragraph" w:styleId="Heading1">
    <w:name w:val="heading 1"/>
    <w:basedOn w:val="Normal"/>
    <w:next w:val="Normal"/>
    <w:link w:val="Heading1Char"/>
    <w:uiPriority w:val="9"/>
    <w:qFormat/>
    <w:rsid w:val="00C7635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7635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76352"/>
  </w:style>
  <w:style w:type="paragraph" w:styleId="Heading1">
    <w:name w:val="heading 1"/>
    <w:basedOn w:val="Normal"/>
    <w:next w:val="Normal"/>
    <w:link w:val="Heading1Char"/>
    <w:uiPriority w:val="9"/>
    <w:qFormat/>
    <w:rsid w:val="00C7635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7635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1044</Words>
  <Characters>5952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8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</cp:revision>
  <dcterms:created xsi:type="dcterms:W3CDTF">2024-01-04T06:05:00Z</dcterms:created>
  <dcterms:modified xsi:type="dcterms:W3CDTF">2024-01-04T06:23:00Z</dcterms:modified>
</cp:coreProperties>
</file>